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72D482B" w:rsidR="00E17225" w:rsidRPr="00F9616F" w:rsidRDefault="00E17225" w:rsidP="00E17225">
      <w:pPr>
        <w:pStyle w:val="Title"/>
        <w:jc w:val="center"/>
        <w:rPr>
          <w:color w:val="000000" w:themeColor="text1"/>
        </w:rPr>
      </w:pPr>
      <w:bookmarkStart w:id="0" w:name="_Hlk120201482"/>
      <w:r w:rsidRPr="00F9616F">
        <w:rPr>
          <w:color w:val="000000" w:themeColor="text1"/>
        </w:rPr>
        <w:t>COMP0036 – Literature Review:</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 xml:space="preserve">Professor </w:t>
      </w:r>
      <w:proofErr w:type="spellStart"/>
      <w:r w:rsidRPr="00F9616F">
        <w:rPr>
          <w:b/>
          <w:bCs/>
          <w:i w:val="0"/>
          <w:iCs w:val="0"/>
          <w:color w:val="000000" w:themeColor="text1"/>
        </w:rPr>
        <w:t>Mirco</w:t>
      </w:r>
      <w:proofErr w:type="spellEnd"/>
      <w:r w:rsidRPr="00F9616F">
        <w:rPr>
          <w:b/>
          <w:bCs/>
          <w:i w:val="0"/>
          <w:iCs w:val="0"/>
          <w:color w:val="000000" w:themeColor="text1"/>
        </w:rPr>
        <w:t xml:space="preserve"> Musole</w:t>
      </w:r>
      <w:r w:rsidR="00500DE5" w:rsidRPr="00F9616F">
        <w:rPr>
          <w:b/>
          <w:bCs/>
          <w:i w:val="0"/>
          <w:iCs w:val="0"/>
          <w:color w:val="000000" w:themeColor="text1"/>
        </w:rPr>
        <w:t>si</w:t>
      </w:r>
    </w:p>
    <w:p w14:paraId="6CB7913B" w14:textId="77777777" w:rsidR="00E17225" w:rsidRPr="00F9616F"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3EE8FCFC" w14:textId="04DE84F1" w:rsidR="00E17225" w:rsidRPr="00F9616F" w:rsidRDefault="00E17225" w:rsidP="00F9616F">
      <w:pPr>
        <w:pStyle w:val="IntenseQuote"/>
        <w:spacing w:line="240" w:lineRule="auto"/>
        <w:rPr>
          <w:color w:val="000000" w:themeColor="text1"/>
        </w:rPr>
      </w:pPr>
      <w:r w:rsidRPr="00F9616F">
        <w:rPr>
          <w:color w:val="000000" w:themeColor="text1"/>
        </w:rPr>
        <w:t>November 17, 2022</w:t>
      </w:r>
    </w:p>
    <w:p w14:paraId="0B3E1ED3" w14:textId="77777777" w:rsidR="00E17225" w:rsidRPr="00F9616F" w:rsidRDefault="00E17225" w:rsidP="00E17225">
      <w:pPr>
        <w:rPr>
          <w:color w:val="000000" w:themeColor="text1"/>
        </w:rPr>
      </w:pPr>
    </w:p>
    <w:p w14:paraId="537A7260" w14:textId="1CA29116" w:rsidR="00F9616F" w:rsidRDefault="00DA3581" w:rsidP="00E17225">
      <w:pPr>
        <w:pStyle w:val="Heading1"/>
        <w:numPr>
          <w:ilvl w:val="0"/>
          <w:numId w:val="1"/>
        </w:numPr>
        <w:rPr>
          <w:color w:val="000000" w:themeColor="text1"/>
        </w:rPr>
      </w:pPr>
      <w:r>
        <w:rPr>
          <w:color w:val="000000" w:themeColor="text1"/>
        </w:rPr>
        <w:t>Project Background</w:t>
      </w:r>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40DB7895" w:rsidR="00F9616F" w:rsidRDefault="00E17225" w:rsidP="00F9616F">
      <w:pPr>
        <w:pStyle w:val="Heading1"/>
        <w:numPr>
          <w:ilvl w:val="0"/>
          <w:numId w:val="1"/>
        </w:numPr>
        <w:rPr>
          <w:color w:val="000000" w:themeColor="text1"/>
        </w:rPr>
      </w:pPr>
      <w:r w:rsidRPr="00F9616F">
        <w:rPr>
          <w:color w:val="000000" w:themeColor="text1"/>
        </w:rPr>
        <w:t>Background Knowledge</w:t>
      </w:r>
      <w:r w:rsidR="004667B4">
        <w:rPr>
          <w:color w:val="000000" w:themeColor="text1"/>
        </w:rPr>
        <w:t xml:space="preserve"> </w:t>
      </w:r>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r w:rsidRPr="00C92524">
        <w:rPr>
          <w:color w:val="000000" w:themeColor="text1"/>
        </w:rPr>
        <w:t xml:space="preserve">2.1 </w:t>
      </w:r>
      <w:r w:rsidR="00F9616F" w:rsidRPr="00C92524">
        <w:rPr>
          <w:color w:val="000000" w:themeColor="text1"/>
        </w:rPr>
        <w:t>Markov Decision Processes</w:t>
      </w:r>
    </w:p>
    <w:p w14:paraId="10E62A73" w14:textId="77777777" w:rsidR="005615F5" w:rsidRPr="005615F5" w:rsidRDefault="005615F5" w:rsidP="005615F5"/>
    <w:p w14:paraId="7D459667" w14:textId="1E88AD93"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D547E4" w:rsidRPr="00D547E4">
        <w:rPr>
          <w:rFonts w:ascii="Calibri" w:hAnsi="Calibri" w:cs="Calibri"/>
        </w:rPr>
        <w:t>(Howard, 1960)</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r w:rsidRPr="00C92524">
        <w:rPr>
          <w:color w:val="000000" w:themeColor="text1"/>
        </w:rPr>
        <w:t>2.2 Reinforcement Learning</w:t>
      </w:r>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r w:rsidRPr="005615F5">
        <w:rPr>
          <w:color w:val="auto"/>
        </w:rPr>
        <w:t>2.2.1 Problem Setting</w:t>
      </w:r>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r w:rsidRPr="005615F5">
        <w:rPr>
          <w:color w:val="auto"/>
        </w:rPr>
        <w:t xml:space="preserve">2.2.2 </w:t>
      </w:r>
      <w:r w:rsidR="001F239A" w:rsidRPr="005615F5">
        <w:rPr>
          <w:color w:val="auto"/>
        </w:rPr>
        <w:t>Bellman’s Equations</w:t>
      </w:r>
    </w:p>
    <w:p w14:paraId="6BB00B16" w14:textId="5BA648A5" w:rsidR="007256CD" w:rsidRDefault="007256CD" w:rsidP="007256CD"/>
    <w:p w14:paraId="153DD350" w14:textId="0B5B082F" w:rsidR="007256CD" w:rsidRPr="005615F5" w:rsidRDefault="007256CD" w:rsidP="007256CD">
      <w:pPr>
        <w:pStyle w:val="Heading3"/>
        <w:rPr>
          <w:color w:val="auto"/>
        </w:rPr>
      </w:pPr>
      <w:r w:rsidRPr="005615F5">
        <w:rPr>
          <w:color w:val="auto"/>
        </w:rPr>
        <w:t xml:space="preserve">2.2.3 </w:t>
      </w:r>
      <w:r w:rsidR="001F239A" w:rsidRPr="005615F5">
        <w:rPr>
          <w:color w:val="auto"/>
        </w:rPr>
        <w:t>Well-known algorithms</w:t>
      </w:r>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lastRenderedPageBreak/>
        <w:t>Known environment dynamics</w:t>
      </w:r>
    </w:p>
    <w:p w14:paraId="74145AAF" w14:textId="6B1D9BC3" w:rsidR="00994D18" w:rsidRDefault="00994D18" w:rsidP="00F9616F">
      <w:r>
        <w:t>Q-learning</w:t>
      </w:r>
      <w:r w:rsidR="00DC4E0A">
        <w:fldChar w:fldCharType="begin"/>
      </w:r>
      <w:r w:rsidR="006F5B14">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6F5B14" w:rsidRPr="006F5B14">
        <w:rPr>
          <w:rFonts w:ascii="Calibri" w:hAnsi="Calibri" w:cs="Calibri"/>
          <w:szCs w:val="24"/>
        </w:rPr>
        <w:t>(Watkins &amp; Dayan, 199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404C52" w:rsidP="00404C52">
      <w:pPr>
        <w:pStyle w:val="ListParagraph"/>
        <w:numPr>
          <w:ilvl w:val="1"/>
          <w:numId w:val="23"/>
        </w:numPr>
      </w:pPr>
      <w:hyperlink r:id="rId8" w:history="1">
        <w:r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r w:rsidRPr="00F9616F">
        <w:rPr>
          <w:color w:val="000000" w:themeColor="text1"/>
        </w:rPr>
        <w:t>2.</w:t>
      </w:r>
      <w:r w:rsidR="004667B4">
        <w:rPr>
          <w:color w:val="000000" w:themeColor="text1"/>
        </w:rPr>
        <w:t>3</w:t>
      </w:r>
      <w:r w:rsidRPr="00F9616F">
        <w:rPr>
          <w:color w:val="000000" w:themeColor="text1"/>
        </w:rPr>
        <w:t xml:space="preserve"> Deep Reinforcement Learning</w:t>
      </w:r>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5C27A4C2"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121D64">
        <w:rPr>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121D64" w:rsidRPr="00121D64">
        <w:rPr>
          <w:rFonts w:ascii="Calibri" w:hAnsi="Calibri" w:cs="Calibri"/>
          <w:szCs w:val="24"/>
        </w:rPr>
        <w:t>(</w:t>
      </w:r>
      <w:proofErr w:type="spellStart"/>
      <w:r w:rsidR="00121D64" w:rsidRPr="00121D64">
        <w:rPr>
          <w:rFonts w:ascii="Calibri" w:hAnsi="Calibri" w:cs="Calibri"/>
          <w:szCs w:val="24"/>
        </w:rPr>
        <w:t>Mnih</w:t>
      </w:r>
      <w:proofErr w:type="spellEnd"/>
      <w:r w:rsidR="00121D64" w:rsidRPr="00121D64">
        <w:rPr>
          <w:rFonts w:ascii="Calibri" w:hAnsi="Calibri" w:cs="Calibri"/>
          <w:szCs w:val="24"/>
        </w:rPr>
        <w:t xml:space="preserve"> et al., 2015)</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153A6FE4" w14:textId="77777777" w:rsidR="00F9616F" w:rsidRPr="00F9616F" w:rsidRDefault="00F9616F" w:rsidP="00F9616F">
      <w:pPr>
        <w:rPr>
          <w:color w:val="000000" w:themeColor="text1"/>
        </w:rPr>
      </w:pPr>
    </w:p>
    <w:p w14:paraId="7AD504FB" w14:textId="2668BDEB" w:rsidR="00D27BB8" w:rsidRDefault="006905CE" w:rsidP="0097694F">
      <w:pPr>
        <w:pStyle w:val="Heading2"/>
        <w:numPr>
          <w:ilvl w:val="1"/>
          <w:numId w:val="31"/>
        </w:numPr>
        <w:rPr>
          <w:color w:val="000000" w:themeColor="text1"/>
        </w:rPr>
      </w:pPr>
      <w:r>
        <w:rPr>
          <w:color w:val="000000" w:themeColor="text1"/>
        </w:rPr>
        <w:t xml:space="preserve"> </w:t>
      </w:r>
      <w:r w:rsidR="00D27BB8" w:rsidRPr="00F9616F">
        <w:rPr>
          <w:color w:val="000000" w:themeColor="text1"/>
        </w:rPr>
        <w:t>Multiagent Reinforcement Learning</w:t>
      </w:r>
      <w:r w:rsidR="00BF3E48">
        <w:rPr>
          <w:color w:val="000000" w:themeColor="text1"/>
        </w:rPr>
        <w:t xml:space="preserve"> (MARL)</w:t>
      </w:r>
    </w:p>
    <w:p w14:paraId="10F00478" w14:textId="62E82983" w:rsidR="00BF3E48" w:rsidRDefault="00BF3E48" w:rsidP="005615F5"/>
    <w:p w14:paraId="7F8D7016" w14:textId="231B93CE" w:rsidR="00BF3E48" w:rsidRPr="005615F5" w:rsidRDefault="00BF3E48" w:rsidP="00BF3E48">
      <w:pPr>
        <w:pStyle w:val="Heading3"/>
      </w:pPr>
      <w:r>
        <w:t>2.</w:t>
      </w:r>
      <w:r w:rsidR="0097694F">
        <w:t>4</w:t>
      </w:r>
      <w:r>
        <w:t xml:space="preserve">.1 </w:t>
      </w:r>
      <w:r w:rsidR="00C11BCD">
        <w:t>An Introduction to MARL</w:t>
      </w:r>
    </w:p>
    <w:p w14:paraId="677133E8" w14:textId="0A08CC29"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D547E4" w:rsidRPr="00D547E4">
        <w:rPr>
          <w:rFonts w:ascii="Calibri" w:hAnsi="Calibri" w:cs="Calibri"/>
        </w:rPr>
        <w:t>(Littman, 199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lastRenderedPageBreak/>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5C15A8F6" w14:textId="56F50C77" w:rsidR="008A2967" w:rsidRDefault="00CA426B" w:rsidP="00CA426B">
      <w:pPr>
        <w:pStyle w:val="ListParagraph"/>
        <w:numPr>
          <w:ilvl w:val="0"/>
          <w:numId w:val="29"/>
        </w:numPr>
      </w:pPr>
      <w:r w:rsidRPr="00BF318D">
        <w:t>such as the AI Economist</w:t>
      </w:r>
      <w:r>
        <w:fldChar w:fldCharType="begin"/>
      </w:r>
      <w: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Pr="00CA426B">
        <w:rPr>
          <w:rFonts w:ascii="Calibri" w:hAnsi="Calibri" w:cs="Calibri"/>
        </w:rPr>
        <w:t>(Zheng et al., 2020)</w:t>
      </w:r>
      <w:r>
        <w:fldChar w:fldCharType="end"/>
      </w:r>
      <w:r w:rsidRPr="00BF318D">
        <w:t xml:space="preserve"> which aims to improve equality and productivity with AI-Driven Tax policies, the study of sequential social dilemmas which require multiple agents to learn policies that implement their strategic intentions</w:t>
      </w:r>
      <w:r w:rsidRPr="00BF318D">
        <w:rPr>
          <w:rStyle w:val="FootnoteReference"/>
        </w:rPr>
        <w:footnoteReference w:id="1"/>
      </w:r>
    </w:p>
    <w:p w14:paraId="11EC0C7F" w14:textId="062B3A8D"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Pr="00CA426B">
        <w:rPr>
          <w:rFonts w:cstheme="minorHAns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Pr="00CA426B">
        <w:rPr>
          <w:rFonts w:ascii="Calibri" w:hAnsi="Calibri" w:cs="Calibri"/>
        </w:rPr>
        <w:t>(Peng et al., 2017)</w:t>
      </w:r>
      <w:r w:rsidRPr="00CA426B">
        <w:rPr>
          <w:rFonts w:cstheme="minorHAnsi"/>
          <w:color w:val="000000" w:themeColor="text1"/>
        </w:rPr>
        <w:fldChar w:fldCharType="end"/>
      </w:r>
    </w:p>
    <w:p w14:paraId="16D7352A" w14:textId="77777777" w:rsidR="00CA426B" w:rsidRPr="00AC446A" w:rsidRDefault="00CA426B" w:rsidP="00AD314C"/>
    <w:p w14:paraId="2DD1BC55" w14:textId="77777777" w:rsidR="00CA426B" w:rsidRPr="00111051" w:rsidRDefault="00DF4334" w:rsidP="00CA426B">
      <w:r w:rsidRPr="00111051">
        <w:rPr>
          <w:highlight w:val="yellow"/>
        </w:rPr>
        <w:t>Cooperative AI</w:t>
      </w:r>
      <w:r w:rsidR="009562DC" w:rsidRPr="00111051">
        <w:rPr>
          <w:highlight w:val="yellow"/>
        </w:rPr>
        <w:fldChar w:fldCharType="begin"/>
      </w:r>
      <w:r w:rsidR="009562DC" w:rsidRPr="00111051">
        <w:rPr>
          <w:highlight w:val="yellow"/>
        </w:rPr>
        <w:instrText xml:space="preserve"> ADDIN ZOTERO_ITEM CSL_CITATION {"citationID":"nVOyGfD8","properties":{"formattedCitation":"(Dafoe et al., 2021)","plainCitation":"(Dafoe et al., 2021)","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D547E4" w:rsidRPr="00111051">
        <w:rPr>
          <w:rFonts w:ascii="Calibri" w:hAnsi="Calibri" w:cs="Calibri"/>
          <w:highlight w:val="yellow"/>
        </w:rPr>
        <w:t>(Dafoe et al., 2021)</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ED7E6F" w:rsidRPr="00111051">
        <w:rPr>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D547E4" w:rsidRPr="00111051">
        <w:rPr>
          <w:rFonts w:ascii="Calibri" w:hAnsi="Calibri" w:cs="Calibri"/>
          <w:highlight w:val="yellow"/>
        </w:rPr>
        <w:t>(</w:t>
      </w:r>
      <w:proofErr w:type="spellStart"/>
      <w:r w:rsidR="00D547E4" w:rsidRPr="00111051">
        <w:rPr>
          <w:rFonts w:ascii="Calibri" w:hAnsi="Calibri" w:cs="Calibri"/>
          <w:highlight w:val="yellow"/>
        </w:rPr>
        <w:t>Anastassacos</w:t>
      </w:r>
      <w:proofErr w:type="spellEnd"/>
      <w:r w:rsidR="00D547E4" w:rsidRPr="00111051">
        <w:rPr>
          <w:rFonts w:ascii="Calibri" w:hAnsi="Calibri" w:cs="Calibri"/>
          <w:highlight w:val="yellow"/>
        </w:rPr>
        <w:t xml:space="preserve"> et al., 2021)</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1D943061" w:rsidR="00CA426B" w:rsidRPr="00111051" w:rsidRDefault="00CA426B" w:rsidP="00CA426B">
      <w:pPr>
        <w:pStyle w:val="ListParagraph"/>
        <w:numPr>
          <w:ilvl w:val="0"/>
          <w:numId w:val="29"/>
        </w:numPr>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Pr="00111051">
        <w:rPr>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Pr="00111051">
        <w:rPr>
          <w:rFonts w:ascii="Calibri" w:hAnsi="Calibri" w:cs="Calibri"/>
          <w:highlight w:val="yellow"/>
        </w:rPr>
        <w:t>(Baker et al., 202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111051">
        <w:rPr>
          <w:rStyle w:val="FootnoteReference"/>
          <w:highlight w:val="yellow"/>
        </w:rPr>
        <w:footnoteReference w:id="2"/>
      </w:r>
    </w:p>
    <w:p w14:paraId="44CF0DAB" w14:textId="2761B010"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D547E4" w:rsidRPr="00111051">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D547E4" w:rsidRPr="00111051">
        <w:rPr>
          <w:rFonts w:ascii="Calibri" w:hAnsi="Calibri" w:cs="Calibri"/>
          <w:szCs w:val="24"/>
        </w:rPr>
        <w:t>(Matignon et al., 2012)</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w:t>
      </w:r>
      <w:r w:rsidR="006C7C07" w:rsidRPr="00111051">
        <w:t>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w:t>
      </w:r>
      <w:r w:rsidR="008241CA" w:rsidRPr="00F73DC5">
        <w:rPr>
          <w:highlight w:val="yellow"/>
        </w:rPr>
        <w:t xml:space="preserv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6AC131AA"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Pr="00111051">
        <w:rPr>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Pr="00111051">
        <w:rPr>
          <w:rFonts w:ascii="Calibri" w:hAnsi="Calibri" w:cs="Calibri"/>
          <w:szCs w:val="24"/>
          <w:highlight w:val="yellow"/>
        </w:rPr>
        <w:t>(</w:t>
      </w:r>
      <w:proofErr w:type="spellStart"/>
      <w:r w:rsidRPr="00111051">
        <w:rPr>
          <w:rFonts w:ascii="Calibri" w:hAnsi="Calibri" w:cs="Calibri"/>
          <w:szCs w:val="24"/>
          <w:highlight w:val="yellow"/>
        </w:rPr>
        <w:t>Tesauro</w:t>
      </w:r>
      <w:proofErr w:type="spellEnd"/>
      <w:r w:rsidRPr="00111051">
        <w:rPr>
          <w:rFonts w:ascii="Calibri" w:hAnsi="Calibri" w:cs="Calibri"/>
          <w:szCs w:val="24"/>
          <w:highlight w:val="yellow"/>
        </w:rPr>
        <w:t>, 2003)</w:t>
      </w:r>
      <w:r w:rsidRPr="00111051">
        <w:rPr>
          <w:highlight w:val="yellow"/>
        </w:rPr>
        <w:fldChar w:fldCharType="end"/>
      </w:r>
      <w:r w:rsidR="00290A32" w:rsidRPr="00111051">
        <w:rPr>
          <w:highlight w:val="yellow"/>
        </w:rPr>
        <w:t xml:space="preserve">; </w:t>
      </w:r>
      <w:r w:rsidR="00290A32" w:rsidRPr="00111051">
        <w:rPr>
          <w:highlight w:val="yellow"/>
        </w:rPr>
        <w:t>hysteretic Q Learning</w:t>
      </w:r>
      <w:r w:rsidR="00290A32" w:rsidRPr="00111051">
        <w:rPr>
          <w:highlight w:val="yellow"/>
        </w:rPr>
        <w:fldChar w:fldCharType="begin"/>
      </w:r>
      <w:r w:rsidR="00290A32" w:rsidRPr="00111051">
        <w:rPr>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290A32" w:rsidRPr="00111051">
        <w:rPr>
          <w:rFonts w:ascii="Calibri" w:hAnsi="Calibri" w:cs="Calibri"/>
          <w:szCs w:val="24"/>
          <w:highlight w:val="yellow"/>
        </w:rPr>
        <w:t>(Matignon et al., 2007)</w:t>
      </w:r>
      <w:r w:rsidR="00290A32" w:rsidRPr="00111051">
        <w:rPr>
          <w:highlight w:val="yellow"/>
        </w:rPr>
        <w:fldChar w:fldCharType="end"/>
      </w:r>
      <w:r w:rsidR="00290A32" w:rsidRPr="00111051">
        <w:rPr>
          <w:highlight w:val="yellow"/>
        </w:rPr>
        <w:t xml:space="preserve">; </w:t>
      </w:r>
      <w:r w:rsidR="00290A32" w:rsidRPr="00111051">
        <w:rPr>
          <w:highlight w:val="yellow"/>
        </w:rPr>
        <w:lastRenderedPageBreak/>
        <w:t xml:space="preserve">limiting the usage of experience replays </w:t>
      </w:r>
      <w:r w:rsidR="00290A32" w:rsidRPr="00111051">
        <w:rPr>
          <w:highlight w:val="yellow"/>
        </w:rPr>
        <w:fldChar w:fldCharType="begin"/>
      </w:r>
      <w:r w:rsidR="00290A32" w:rsidRPr="00111051">
        <w:rPr>
          <w:highlight w:val="yellow"/>
        </w:rPr>
        <w:instrText xml:space="preserve"> ADDIN ZOTERO_ITEM CSL_CITATION {"citationID":"agriarcdnl","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290A32" w:rsidRPr="00111051">
        <w:rPr>
          <w:highlight w:val="yellow"/>
        </w:rPr>
        <w:fldChar w:fldCharType="separate"/>
      </w:r>
      <w:r w:rsidR="00290A32" w:rsidRPr="00111051">
        <w:rPr>
          <w:rFonts w:ascii="Calibri" w:hAnsi="Calibri" w:cs="Calibri"/>
          <w:szCs w:val="24"/>
          <w:highlight w:val="yellow"/>
        </w:rPr>
        <w:t>(</w:t>
      </w:r>
      <w:proofErr w:type="spellStart"/>
      <w:r w:rsidR="00290A32" w:rsidRPr="00111051">
        <w:rPr>
          <w:rFonts w:ascii="Calibri" w:hAnsi="Calibri" w:cs="Calibri"/>
          <w:szCs w:val="24"/>
          <w:highlight w:val="yellow"/>
        </w:rPr>
        <w:t>Leibo</w:t>
      </w:r>
      <w:proofErr w:type="spellEnd"/>
      <w:r w:rsidR="00290A32" w:rsidRPr="00111051">
        <w:rPr>
          <w:rFonts w:ascii="Calibri" w:hAnsi="Calibri" w:cs="Calibri"/>
          <w:szCs w:val="24"/>
          <w:highlight w:val="yellow"/>
        </w:rPr>
        <w:t xml:space="preserve"> et al., 2017)</w:t>
      </w:r>
      <w:r w:rsidR="00290A32" w:rsidRPr="00111051">
        <w:rPr>
          <w:highlight w:val="yellow"/>
        </w:rPr>
        <w:fldChar w:fldCharType="end"/>
      </w:r>
      <w:r w:rsidR="00290A32" w:rsidRPr="00111051">
        <w:rPr>
          <w:highlight w:val="yellow"/>
        </w:rPr>
        <w:t xml:space="preserve"> and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Pr="00111051">
        <w:rPr>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Pr="00111051">
        <w:rPr>
          <w:rFonts w:ascii="Calibri" w:hAnsi="Calibri" w:cs="Calibri"/>
          <w:szCs w:val="24"/>
          <w:highlight w:val="yellow"/>
        </w:rPr>
        <w:t>(J. Foerster, Nardelli, et al., 2018)</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r w:rsidRPr="00111051">
        <w:rPr>
          <w:color w:val="auto"/>
        </w:rPr>
        <w:t>2.</w:t>
      </w:r>
      <w:r w:rsidR="0097694F">
        <w:rPr>
          <w:color w:val="auto"/>
        </w:rPr>
        <w:t>4</w:t>
      </w:r>
      <w:r w:rsidRPr="00111051">
        <w:rPr>
          <w:color w:val="auto"/>
        </w:rPr>
        <w:t xml:space="preserve">.2 Modern MARL </w:t>
      </w:r>
      <w:r w:rsidR="005C5CE5" w:rsidRPr="00111051">
        <w:rPr>
          <w:color w:val="auto"/>
        </w:rPr>
        <w:t>approaches</w:t>
      </w:r>
    </w:p>
    <w:p w14:paraId="68222EA4" w14:textId="77777777" w:rsidR="00F73DC5" w:rsidRPr="00F73DC5" w:rsidRDefault="00F73DC5" w:rsidP="00F73DC5"/>
    <w:p w14:paraId="24FF1154" w14:textId="02A75A17" w:rsidR="00FE70C3" w:rsidRDefault="00FE70C3" w:rsidP="00FE70C3">
      <w:pPr>
        <w:pStyle w:val="Subtitle"/>
      </w:pPr>
      <w:r>
        <w:t>Approaches to tackle non-stationarity</w:t>
      </w:r>
      <w:r>
        <w:fldChar w:fldCharType="begin"/>
      </w:r>
      <w: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D547E4" w:rsidRPr="00D547E4">
        <w:rPr>
          <w:rFonts w:ascii="Calibri" w:hAnsi="Calibri" w:cs="Calibri"/>
        </w:rPr>
        <w:t>(</w:t>
      </w:r>
      <w:proofErr w:type="spellStart"/>
      <w:r w:rsidR="00D547E4" w:rsidRPr="00D547E4">
        <w:rPr>
          <w:rFonts w:ascii="Calibri" w:hAnsi="Calibri" w:cs="Calibri"/>
        </w:rPr>
        <w:t>Papoudakis</w:t>
      </w:r>
      <w:proofErr w:type="spellEnd"/>
      <w:r w:rsidR="00D547E4" w:rsidRPr="00D547E4">
        <w:rPr>
          <w:rFonts w:ascii="Calibri" w:hAnsi="Calibri" w:cs="Calibri"/>
        </w:rPr>
        <w:t xml:space="preserve"> et al., 2019)</w:t>
      </w:r>
      <w:r>
        <w:fldChar w:fldCharType="end"/>
      </w:r>
      <w:r>
        <w:t>:</w:t>
      </w:r>
    </w:p>
    <w:p w14:paraId="300DC671" w14:textId="160A8C2C"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proofErr w:type="gramStart"/>
      <w:r>
        <w:rPr>
          <w:color w:val="000000" w:themeColor="text1"/>
        </w:rPr>
        <w:t>approach</w:t>
      </w:r>
      <w:proofErr w:type="gramEnd"/>
      <w:r w:rsidR="00C54EA7">
        <w:rPr>
          <w:color w:val="000000" w:themeColor="text1"/>
        </w:rPr>
        <w:t xml:space="preserve"> the most popular approach, a lot of results</w:t>
      </w:r>
    </w:p>
    <w:p w14:paraId="389E4BB4" w14:textId="77777777"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Pr>
          <w:rFonts w:cstheme="minorHAnsi"/>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Pr="00D547E4">
        <w:rPr>
          <w:rFonts w:ascii="Calibri" w:hAnsi="Calibri" w:cs="Calibri"/>
        </w:rPr>
        <w:t>(J. Foerster, Farquhar, et al., 2018)</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13789F82"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Pr>
          <w:rFonts w:cstheme="minorHAnsi"/>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Pr="00D547E4">
        <w:rPr>
          <w:rFonts w:ascii="Calibri" w:hAnsi="Calibri" w:cs="Calibri"/>
        </w:rPr>
        <w:t>(Lowe et al., 2020)</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E46DFE" w:rsidP="00E46DFE">
      <w:pPr>
        <w:pStyle w:val="ListParagraph"/>
        <w:numPr>
          <w:ilvl w:val="3"/>
          <w:numId w:val="28"/>
        </w:numPr>
      </w:pPr>
      <w:hyperlink r:id="rId9" w:history="1">
        <w:r w:rsidRPr="008B4E2E">
          <w:rPr>
            <w:rStyle w:val="Hyperlink"/>
          </w:rPr>
          <w:t>https:</w:t>
        </w:r>
        <w:r w:rsidRPr="008B4E2E">
          <w:rPr>
            <w:rStyle w:val="Hyperlink"/>
          </w:rPr>
          <w:t>/</w:t>
        </w:r>
        <w:r w:rsidRPr="008B4E2E">
          <w:rPr>
            <w:rStyle w:val="Hyperlink"/>
          </w:rPr>
          <w:t>/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77777777" w:rsidR="00BE1A14" w:rsidRPr="00BE1A14" w:rsidRDefault="00BE1A14" w:rsidP="00E857CF">
      <w:pPr>
        <w:rPr>
          <w:color w:val="000000" w:themeColor="text1"/>
        </w:rPr>
      </w:pP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lastRenderedPageBreak/>
        <w:t>QMIX</w:t>
      </w:r>
    </w:p>
    <w:p w14:paraId="0E0ED813" w14:textId="05B80968"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173EE1">
        <w:rPr>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D547E4" w:rsidRPr="00D547E4">
        <w:rPr>
          <w:rFonts w:ascii="Calibri" w:hAnsi="Calibri" w:cs="Calibri"/>
        </w:rPr>
        <w:t>(Yu et al., 2022)</w:t>
      </w:r>
      <w:r w:rsidR="00173EE1">
        <w:rPr>
          <w:color w:val="000000" w:themeColor="text1"/>
        </w:rPr>
        <w:fldChar w:fldCharType="end"/>
      </w:r>
    </w:p>
    <w:p w14:paraId="4C890973" w14:textId="39885DB1" w:rsidR="00D27BB8" w:rsidRDefault="00895B0A" w:rsidP="00E17225">
      <w:pPr>
        <w:pStyle w:val="Heading1"/>
        <w:numPr>
          <w:ilvl w:val="0"/>
          <w:numId w:val="1"/>
        </w:numPr>
        <w:rPr>
          <w:color w:val="000000" w:themeColor="text1"/>
        </w:rPr>
      </w:pPr>
      <w:r>
        <w:rPr>
          <w:color w:val="000000" w:themeColor="text1"/>
        </w:rPr>
        <w:t>Communication in MARL</w:t>
      </w:r>
    </w:p>
    <w:p w14:paraId="4127199D" w14:textId="6BA636CA" w:rsidR="00197F83" w:rsidRPr="00A80091" w:rsidRDefault="00593111" w:rsidP="00AD314C">
      <w:pPr>
        <w:rPr>
          <w:rFonts w:cstheme="minorHAnsi"/>
        </w:rPr>
      </w:pPr>
      <w:r w:rsidRPr="00A80091">
        <w:rPr>
          <w:rFonts w:cstheme="minorHAnsi"/>
        </w:rPr>
        <w:t>This project focuses on communication in MARL context to establish efficient cooperation</w:t>
      </w:r>
      <w:r w:rsidR="0066632B" w:rsidRPr="00A80091">
        <w:rPr>
          <w:rFonts w:cstheme="minorHAnsi"/>
        </w:rPr>
        <w:t>.</w:t>
      </w:r>
    </w:p>
    <w:p w14:paraId="1E53C6B8" w14:textId="31E055A8" w:rsidR="00DF4EAC" w:rsidRDefault="00F65B8F" w:rsidP="00DF4EA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 xml:space="preserve">as it </w:t>
      </w:r>
      <w:r w:rsidR="00DF4EAC">
        <w:rPr>
          <w:rFonts w:cstheme="minorHAnsi"/>
        </w:rPr>
        <w:t>allows agents to exchange information about their states and actions which helps to stabilize training</w:t>
      </w:r>
      <w:r w:rsidR="005B3C24">
        <w:rPr>
          <w:rFonts w:cstheme="minorHAnsi"/>
        </w:rPr>
        <w:t>.</w:t>
      </w:r>
    </w:p>
    <w:p w14:paraId="397CF635" w14:textId="0EFB4927" w:rsidR="00F65B8F" w:rsidRPr="00A80091" w:rsidRDefault="00F65B8F" w:rsidP="00AD314C">
      <w:pPr>
        <w:rPr>
          <w:rFonts w:cstheme="minorHAnsi"/>
        </w:rPr>
      </w:pP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7777777"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Pr="00A80091">
        <w:rPr>
          <w:rFonts w:cstheme="minorHAnsi"/>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Pr="00A80091">
        <w:rPr>
          <w:rFonts w:cstheme="minorHAnsi"/>
        </w:rPr>
        <w:t>(Shannon &amp; Weaver, 1964)</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the effectiveness problem, strives to answer the question “How effectively does the received</w:t>
      </w:r>
      <w:r w:rsidRPr="00A80091">
        <w:rPr>
          <w:rFonts w:cstheme="minorHAnsi"/>
        </w:rPr>
        <w:br/>
        <w:t>meaning affect conduct in the desired way?”.</w:t>
      </w:r>
    </w:p>
    <w:p w14:paraId="2C467AC4" w14:textId="482DCC44" w:rsidR="000B3DB2" w:rsidRPr="00A80091" w:rsidRDefault="000B3DB2" w:rsidP="00AD314C">
      <w:pPr>
        <w:rPr>
          <w:rFonts w:cstheme="minorHAnsi"/>
        </w:rPr>
      </w:pPr>
      <w:r w:rsidRPr="00A80091">
        <w:rPr>
          <w:rFonts w:cstheme="minorHAnsi"/>
        </w:rPr>
        <w:t>This problem involves many different dimensions</w:t>
      </w:r>
      <w:r w:rsidR="002E73A8" w:rsidRPr="00A80091">
        <w:rPr>
          <w:rFonts w:cstheme="minorHAnsi"/>
        </w:rPr>
        <w:fldChar w:fldCharType="begin"/>
      </w:r>
      <w:r w:rsidR="002E73A8" w:rsidRPr="00A80091">
        <w:rPr>
          <w:rFonts w:cstheme="minorHAnsi"/>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D547E4" w:rsidRPr="00A80091">
        <w:rPr>
          <w:rFonts w:cstheme="minorHAnsi"/>
        </w:rPr>
        <w:t>(Zhu et al., 2022)</w:t>
      </w:r>
      <w:r w:rsidR="002E73A8" w:rsidRPr="00A80091">
        <w:rPr>
          <w:rFonts w:cstheme="minorHAnsi"/>
        </w:rPr>
        <w:fldChar w:fldCharType="end"/>
      </w:r>
      <w:r w:rsidRPr="00A80091">
        <w:rPr>
          <w:rFonts w:cstheme="minorHAnsi"/>
        </w:rPr>
        <w:t>:</w:t>
      </w:r>
    </w:p>
    <w:p w14:paraId="15F3BA4E" w14:textId="3459C656" w:rsidR="000D6004" w:rsidRPr="00A80091" w:rsidRDefault="000D6004" w:rsidP="00952D03">
      <w:pPr>
        <w:pStyle w:val="ListParagraph"/>
        <w:numPr>
          <w:ilvl w:val="0"/>
          <w:numId w:val="24"/>
        </w:numPr>
        <w:rPr>
          <w:rFonts w:cstheme="minorHAnsi"/>
        </w:rPr>
      </w:pPr>
      <w:r w:rsidRPr="00A80091">
        <w:rPr>
          <w:rFonts w:cstheme="minorHAnsi"/>
        </w:rPr>
        <w:t>Communicatee type</w:t>
      </w:r>
    </w:p>
    <w:p w14:paraId="731AAB14" w14:textId="5AE243AD" w:rsidR="000D6004" w:rsidRPr="00A80091" w:rsidRDefault="000D6004" w:rsidP="000D6004">
      <w:pPr>
        <w:pStyle w:val="ListParagraph"/>
        <w:numPr>
          <w:ilvl w:val="1"/>
          <w:numId w:val="24"/>
        </w:numPr>
        <w:rPr>
          <w:rFonts w:cstheme="minorHAnsi"/>
        </w:rPr>
      </w:pPr>
      <w:r w:rsidRPr="00A80091">
        <w:rPr>
          <w:rFonts w:cstheme="minorHAnsi"/>
        </w:rPr>
        <w:t>Proxy</w:t>
      </w:r>
    </w:p>
    <w:p w14:paraId="354B3597" w14:textId="57E3BB68" w:rsidR="000D6004" w:rsidRPr="00A80091" w:rsidRDefault="000D6004" w:rsidP="000D6004">
      <w:pPr>
        <w:pStyle w:val="ListParagraph"/>
        <w:numPr>
          <w:ilvl w:val="1"/>
          <w:numId w:val="24"/>
        </w:numPr>
        <w:rPr>
          <w:rFonts w:cstheme="minorHAnsi"/>
        </w:rPr>
      </w:pPr>
      <w:r w:rsidRPr="00A80091">
        <w:rPr>
          <w:rFonts w:cstheme="minorHAnsi"/>
        </w:rPr>
        <w:t>Nearby Agents</w:t>
      </w:r>
    </w:p>
    <w:p w14:paraId="56996FED" w14:textId="004F7721" w:rsidR="000D6004" w:rsidRPr="00A80091" w:rsidRDefault="000D6004" w:rsidP="000D6004">
      <w:pPr>
        <w:pStyle w:val="ListParagraph"/>
        <w:numPr>
          <w:ilvl w:val="1"/>
          <w:numId w:val="24"/>
        </w:numPr>
        <w:rPr>
          <w:rFonts w:cstheme="minorHAnsi"/>
        </w:rPr>
      </w:pPr>
      <w:r w:rsidRPr="00A80091">
        <w:rPr>
          <w:rFonts w:cstheme="minorHAnsi"/>
        </w:rPr>
        <w:t>Other agents</w:t>
      </w:r>
    </w:p>
    <w:p w14:paraId="2194AF3A" w14:textId="372D15FF" w:rsidR="00952D03" w:rsidRPr="00A80091" w:rsidRDefault="001352CA" w:rsidP="00952D03">
      <w:pPr>
        <w:pStyle w:val="ListParagraph"/>
        <w:numPr>
          <w:ilvl w:val="0"/>
          <w:numId w:val="24"/>
        </w:numPr>
        <w:rPr>
          <w:rFonts w:cstheme="minorHAnsi"/>
        </w:rPr>
      </w:pPr>
      <w:r w:rsidRPr="00A80091">
        <w:rPr>
          <w:rFonts w:cstheme="minorHAnsi"/>
        </w:rPr>
        <w:t>Constraints</w:t>
      </w:r>
    </w:p>
    <w:p w14:paraId="3DAA53DD" w14:textId="3AA1E841" w:rsidR="000D6004" w:rsidRPr="00A80091" w:rsidRDefault="000D6004" w:rsidP="000D6004">
      <w:pPr>
        <w:pStyle w:val="ListParagraph"/>
        <w:numPr>
          <w:ilvl w:val="1"/>
          <w:numId w:val="24"/>
        </w:numPr>
        <w:rPr>
          <w:rFonts w:cstheme="minorHAnsi"/>
        </w:rPr>
      </w:pPr>
      <w:r w:rsidRPr="00A80091">
        <w:rPr>
          <w:rFonts w:cstheme="minorHAnsi"/>
        </w:rPr>
        <w:t>Limited bandwidth</w:t>
      </w:r>
    </w:p>
    <w:p w14:paraId="7057D0FD" w14:textId="50826456" w:rsidR="000D6004" w:rsidRPr="00A80091" w:rsidRDefault="000D6004" w:rsidP="000D6004">
      <w:pPr>
        <w:pStyle w:val="ListParagraph"/>
        <w:numPr>
          <w:ilvl w:val="1"/>
          <w:numId w:val="24"/>
        </w:numPr>
        <w:rPr>
          <w:rFonts w:cstheme="minorHAnsi"/>
        </w:rPr>
      </w:pPr>
      <w:r w:rsidRPr="00A80091">
        <w:rPr>
          <w:rFonts w:cstheme="minorHAnsi"/>
        </w:rPr>
        <w:t>Noise</w:t>
      </w:r>
    </w:p>
    <w:p w14:paraId="35500A0A" w14:textId="382242C3" w:rsidR="000D6004" w:rsidRPr="00A80091" w:rsidRDefault="000D6004" w:rsidP="000D6004">
      <w:pPr>
        <w:pStyle w:val="ListParagraph"/>
        <w:numPr>
          <w:ilvl w:val="1"/>
          <w:numId w:val="24"/>
        </w:numPr>
        <w:rPr>
          <w:rFonts w:cstheme="minorHAnsi"/>
        </w:rPr>
      </w:pPr>
      <w:r w:rsidRPr="00A80091">
        <w:rPr>
          <w:rFonts w:cstheme="minorHAnsi"/>
        </w:rPr>
        <w:t>Shared communication medium (not really related in coop case)</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57B1ACAE" w:rsidR="000D6004" w:rsidRPr="00A80091" w:rsidRDefault="000D6004" w:rsidP="000D6004">
      <w:pPr>
        <w:pStyle w:val="ListParagraph"/>
        <w:numPr>
          <w:ilvl w:val="1"/>
          <w:numId w:val="24"/>
        </w:numPr>
        <w:rPr>
          <w:rFonts w:cstheme="minorHAnsi"/>
        </w:rPr>
      </w:pPr>
      <w:r w:rsidRPr="00A80091">
        <w:rPr>
          <w:rFonts w:cstheme="minorHAnsi"/>
        </w:rPr>
        <w:t>Global control</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23C9D761" w:rsidR="001352CA" w:rsidRDefault="001352CA" w:rsidP="001352CA">
      <w:pPr>
        <w:pStyle w:val="ListParagraph"/>
        <w:numPr>
          <w:ilvl w:val="1"/>
          <w:numId w:val="24"/>
        </w:numPr>
      </w:pPr>
      <w:r>
        <w:t>Backpropagation</w:t>
      </w:r>
    </w:p>
    <w:p w14:paraId="11586F2B" w14:textId="77777777" w:rsidR="006652BB" w:rsidRDefault="006652BB" w:rsidP="006652BB"/>
    <w:p w14:paraId="0A49338D" w14:textId="7F183AF2" w:rsidR="00895B0A" w:rsidRPr="006652BB" w:rsidRDefault="00895B0A" w:rsidP="00895B0A">
      <w:pPr>
        <w:pStyle w:val="Heading1"/>
        <w:numPr>
          <w:ilvl w:val="0"/>
          <w:numId w:val="1"/>
        </w:numPr>
        <w:rPr>
          <w:color w:val="auto"/>
        </w:rPr>
      </w:pPr>
      <w:r w:rsidRPr="006652BB">
        <w:rPr>
          <w:color w:val="auto"/>
        </w:rPr>
        <w:t>Related Work</w:t>
      </w:r>
    </w:p>
    <w:p w14:paraId="52620CD6" w14:textId="77777777" w:rsidR="00817BF4" w:rsidRDefault="00817BF4" w:rsidP="00817BF4">
      <w:pPr>
        <w:pStyle w:val="Subtitle"/>
      </w:pPr>
      <w:r>
        <w:t>Deciding when to communicate</w:t>
      </w:r>
    </w:p>
    <w:p w14:paraId="6F6AACD4" w14:textId="685209C9" w:rsidR="006F5B14" w:rsidRDefault="006F5B14" w:rsidP="006F5B14">
      <w:pPr>
        <w:pStyle w:val="ListParagraph"/>
        <w:numPr>
          <w:ilvl w:val="0"/>
          <w:numId w:val="17"/>
        </w:numPr>
      </w:pPr>
      <w:r>
        <w:t>Individualized Controlled Continuous Communication Model (IC3Net)</w:t>
      </w:r>
      <w:r>
        <w:fldChar w:fldCharType="begin"/>
      </w:r>
      <w: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Pr="006F5B14">
        <w:rPr>
          <w:rFonts w:ascii="Calibri" w:hAnsi="Calibri" w:cs="Calibri"/>
          <w:szCs w:val="24"/>
        </w:rPr>
        <w:t>(Singh et al., 2018)</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lastRenderedPageBreak/>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proofErr w:type="spellStart"/>
      <w:r>
        <w:t>SchedNet</w:t>
      </w:r>
      <w:proofErr w:type="spellEnd"/>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proofErr w:type="spellStart"/>
      <w:r>
        <w:rPr>
          <w:rFonts w:ascii="Arial" w:hAnsi="Arial" w:cs="Arial"/>
        </w:rPr>
        <w:t>BiCNet</w:t>
      </w:r>
      <w:proofErr w:type="spellEnd"/>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44B7D7D8" w:rsidR="00193BA5" w:rsidRPr="00193BA5" w:rsidRDefault="00193BA5" w:rsidP="0076606A">
      <w:r>
        <w:t>Some earliest attempts involved the study of synthetic ethology</w:t>
      </w:r>
      <w:r w:rsidR="00ED7E6F">
        <w:fldChar w:fldCharType="begin"/>
      </w:r>
      <w:r w:rsidR="00ED7E6F">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D547E4" w:rsidRPr="00D547E4">
        <w:rPr>
          <w:rFonts w:ascii="Calibri" w:hAnsi="Calibri" w:cs="Calibri"/>
        </w:rPr>
        <w:t>(MacLennan &amp; Burghardt, 1993)</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ED7E6F">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D547E4" w:rsidRPr="00D547E4">
        <w:rPr>
          <w:rFonts w:ascii="Calibri" w:hAnsi="Calibri" w:cs="Calibri"/>
        </w:rPr>
        <w:t>(Giles &amp; Jim, 200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4ACACFB9"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ED7E6F">
        <w:rPr>
          <w:rFonts w:cstheme="minorHAnsi"/>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D547E4" w:rsidRPr="00D547E4">
        <w:rPr>
          <w:rFonts w:ascii="Calibri" w:hAnsi="Calibri" w:cs="Calibri"/>
        </w:rPr>
        <w:t>(Zhu et al., 2022)</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24E41383"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173EE1">
        <w:rPr>
          <w:rFonts w:cstheme="minorHAnsi"/>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D547E4" w:rsidRPr="00D547E4">
        <w:rPr>
          <w:rFonts w:ascii="Calibri" w:hAnsi="Calibri" w:cs="Calibri"/>
        </w:rPr>
        <w:t>(J. N. Foerster et al., 2016)</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4BBC4074"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ED7E6F">
        <w:rPr>
          <w:rFonts w:cstheme="minorHAns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D547E4" w:rsidRPr="00D547E4">
        <w:rPr>
          <w:rFonts w:ascii="Calibri" w:hAnsi="Calibri" w:cs="Calibri"/>
        </w:rPr>
        <w:t>(Sukhbaatar et al., 2016)</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t>Shared reward</w:t>
      </w:r>
    </w:p>
    <w:p w14:paraId="0D93ADCC" w14:textId="76B2069D" w:rsidR="00B14D9A" w:rsidRDefault="00B14D9A" w:rsidP="00B14D9A">
      <w:pPr>
        <w:rPr>
          <w:color w:val="FF0000"/>
        </w:rPr>
      </w:pPr>
      <w:r>
        <w:lastRenderedPageBreak/>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68179F07"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ED7E6F">
        <w:rPr>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D547E4" w:rsidRPr="00D547E4">
        <w:rPr>
          <w:rFonts w:ascii="Calibri" w:hAnsi="Calibri" w:cs="Calibri"/>
        </w:rPr>
        <w:t>(Kasai et al., 2008)</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173EE1">
        <w:rPr>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D547E4" w:rsidRPr="00D547E4">
        <w:rPr>
          <w:rFonts w:ascii="Calibri" w:hAnsi="Calibri" w:cs="Calibri"/>
        </w:rPr>
        <w:t>(J. N. Foerster et al., 2016)</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93D718D"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ED7E6F">
        <w:rPr>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D547E4" w:rsidRPr="00D547E4">
        <w:rPr>
          <w:rFonts w:ascii="Calibri" w:hAnsi="Calibri" w:cs="Calibri"/>
        </w:rPr>
        <w:t>(Kasai et al., 2008)</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6FF27D70" w14:textId="0B797E87" w:rsidR="00F65898" w:rsidRDefault="002E2212" w:rsidP="00F65898">
      <w:pPr>
        <w:pStyle w:val="ListParagraph"/>
        <w:numPr>
          <w:ilvl w:val="0"/>
          <w:numId w:val="16"/>
        </w:numPr>
      </w:pPr>
      <w:r>
        <w:t>Not really solving coordination problems</w:t>
      </w:r>
      <w:bookmarkEnd w:id="0"/>
    </w:p>
    <w:p w14:paraId="15F3D25E" w14:textId="682E4DC9" w:rsidR="00817BF4" w:rsidRDefault="00C050FD" w:rsidP="00817BF4">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B07B45">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D547E4" w:rsidRPr="00D547E4">
        <w:rPr>
          <w:rFonts w:ascii="Calibri" w:hAnsi="Calibri" w:cs="Calibri"/>
        </w:rPr>
        <w:t>(Freed et al., 2020)</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06BC7BC" w:rsidR="00BD37EB" w:rsidRDefault="00BD37EB" w:rsidP="00817BF4">
      <w:pPr>
        <w:rPr>
          <w:color w:val="FF0000"/>
        </w:rPr>
      </w:pPr>
    </w:p>
    <w:p w14:paraId="4D1E5B9A" w14:textId="28E37F39" w:rsidR="00BD37EB" w:rsidRPr="005615F5" w:rsidRDefault="00BD37EB" w:rsidP="005615F5">
      <w:pPr>
        <w:pStyle w:val="Heading1"/>
        <w:numPr>
          <w:ilvl w:val="0"/>
          <w:numId w:val="1"/>
        </w:numPr>
        <w:rPr>
          <w:color w:val="auto"/>
        </w:rPr>
      </w:pPr>
      <w:r w:rsidRPr="005615F5">
        <w:rPr>
          <w:color w:val="auto"/>
        </w:rPr>
        <w:t>References</w:t>
      </w:r>
    </w:p>
    <w:p w14:paraId="7B786E83" w14:textId="3CB03FA5" w:rsidR="00ED4C83" w:rsidRDefault="00ED4C83" w:rsidP="00ED4C83"/>
    <w:p w14:paraId="50867462" w14:textId="77777777" w:rsidR="007B17EE" w:rsidRPr="00ED4C83" w:rsidRDefault="007B17EE" w:rsidP="00ED4C83"/>
    <w:sectPr w:rsidR="007B17EE" w:rsidRPr="00ED4C83" w:rsidSect="006D2010">
      <w:pgSz w:w="11906" w:h="16838"/>
      <w:pgMar w:top="1440" w:right="1440" w:bottom="1440" w:left="1440" w:header="708" w:footer="70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A6596" w14:textId="77777777" w:rsidR="00393A8D" w:rsidRDefault="00393A8D" w:rsidP="00F9616F">
      <w:pPr>
        <w:spacing w:after="0" w:line="240" w:lineRule="auto"/>
      </w:pPr>
      <w:r>
        <w:separator/>
      </w:r>
    </w:p>
  </w:endnote>
  <w:endnote w:type="continuationSeparator" w:id="0">
    <w:p w14:paraId="248DBCD6" w14:textId="77777777" w:rsidR="00393A8D" w:rsidRDefault="00393A8D"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98A1D" w14:textId="77777777" w:rsidR="00393A8D" w:rsidRDefault="00393A8D" w:rsidP="00F9616F">
      <w:pPr>
        <w:spacing w:after="0" w:line="240" w:lineRule="auto"/>
      </w:pPr>
      <w:r>
        <w:separator/>
      </w:r>
    </w:p>
  </w:footnote>
  <w:footnote w:type="continuationSeparator" w:id="0">
    <w:p w14:paraId="4058774F" w14:textId="77777777" w:rsidR="00393A8D" w:rsidRDefault="00393A8D" w:rsidP="00F9616F">
      <w:pPr>
        <w:spacing w:after="0" w:line="240" w:lineRule="auto"/>
      </w:pPr>
      <w:r>
        <w:continuationSeparator/>
      </w:r>
    </w:p>
  </w:footnote>
  <w:footnote w:id="1">
    <w:p w14:paraId="0DB0F947" w14:textId="77777777" w:rsidR="00CA426B" w:rsidRPr="00234598" w:rsidRDefault="00CA426B" w:rsidP="00CA426B">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Understanding agent cooperation,” </w:t>
      </w:r>
      <w:r w:rsidRPr="00234598">
        <w:rPr>
          <w:rFonts w:asciiTheme="minorHAnsi" w:hAnsiTheme="minorHAnsi" w:cstheme="minorHAnsi"/>
          <w:i/>
          <w:iCs/>
          <w:sz w:val="20"/>
          <w:szCs w:val="20"/>
        </w:rPr>
        <w:t>RSS</w:t>
      </w:r>
      <w:r w:rsidRPr="00234598">
        <w:rPr>
          <w:rFonts w:asciiTheme="minorHAnsi" w:hAnsiTheme="minorHAnsi" w:cstheme="minorHAnsi"/>
          <w:sz w:val="20"/>
          <w:szCs w:val="20"/>
        </w:rPr>
        <w:t xml:space="preserve">. [Online]. Available: https://www.deepmind.com/blog/understanding-agent-cooperation. [Accessed: 30-Mar-2022]. </w:t>
      </w:r>
    </w:p>
  </w:footnote>
  <w:footnote w:id="2">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wFAJkSFzA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A0563"/>
    <w:rsid w:val="000A1965"/>
    <w:rsid w:val="000A26D8"/>
    <w:rsid w:val="000A5B5C"/>
    <w:rsid w:val="000B3DB2"/>
    <w:rsid w:val="000C2FA0"/>
    <w:rsid w:val="000D236A"/>
    <w:rsid w:val="000D6004"/>
    <w:rsid w:val="000F57DB"/>
    <w:rsid w:val="00111051"/>
    <w:rsid w:val="00120955"/>
    <w:rsid w:val="00121D64"/>
    <w:rsid w:val="00124DDF"/>
    <w:rsid w:val="001337A4"/>
    <w:rsid w:val="001352CA"/>
    <w:rsid w:val="00142E8A"/>
    <w:rsid w:val="00150708"/>
    <w:rsid w:val="001557D6"/>
    <w:rsid w:val="00161CCD"/>
    <w:rsid w:val="001656FD"/>
    <w:rsid w:val="00173EE1"/>
    <w:rsid w:val="0017454B"/>
    <w:rsid w:val="001748BB"/>
    <w:rsid w:val="00177536"/>
    <w:rsid w:val="001919AE"/>
    <w:rsid w:val="00193BA5"/>
    <w:rsid w:val="00197F1F"/>
    <w:rsid w:val="00197F83"/>
    <w:rsid w:val="001A695D"/>
    <w:rsid w:val="001A7D40"/>
    <w:rsid w:val="001B13E4"/>
    <w:rsid w:val="001B312C"/>
    <w:rsid w:val="001C0288"/>
    <w:rsid w:val="001E6BCC"/>
    <w:rsid w:val="001F239A"/>
    <w:rsid w:val="001F382D"/>
    <w:rsid w:val="001F6C54"/>
    <w:rsid w:val="0020617C"/>
    <w:rsid w:val="0020677F"/>
    <w:rsid w:val="00233284"/>
    <w:rsid w:val="00234598"/>
    <w:rsid w:val="00244649"/>
    <w:rsid w:val="00246766"/>
    <w:rsid w:val="002508E7"/>
    <w:rsid w:val="0026150D"/>
    <w:rsid w:val="00264CDC"/>
    <w:rsid w:val="002660FA"/>
    <w:rsid w:val="002662F3"/>
    <w:rsid w:val="0026644B"/>
    <w:rsid w:val="00272850"/>
    <w:rsid w:val="002823DA"/>
    <w:rsid w:val="00284A8B"/>
    <w:rsid w:val="00290A32"/>
    <w:rsid w:val="00295DB5"/>
    <w:rsid w:val="002A151D"/>
    <w:rsid w:val="002A2C36"/>
    <w:rsid w:val="002B1B2C"/>
    <w:rsid w:val="002B240A"/>
    <w:rsid w:val="002C5F49"/>
    <w:rsid w:val="002D1E26"/>
    <w:rsid w:val="002D7089"/>
    <w:rsid w:val="002D7301"/>
    <w:rsid w:val="002E2212"/>
    <w:rsid w:val="002E2EE2"/>
    <w:rsid w:val="002E73A8"/>
    <w:rsid w:val="002F3DE0"/>
    <w:rsid w:val="003021B7"/>
    <w:rsid w:val="00315DC8"/>
    <w:rsid w:val="0035083D"/>
    <w:rsid w:val="003509BE"/>
    <w:rsid w:val="003529B8"/>
    <w:rsid w:val="0036532D"/>
    <w:rsid w:val="003753AA"/>
    <w:rsid w:val="00376D1E"/>
    <w:rsid w:val="00376D6E"/>
    <w:rsid w:val="0037718F"/>
    <w:rsid w:val="003852AF"/>
    <w:rsid w:val="00393A8D"/>
    <w:rsid w:val="00396B2A"/>
    <w:rsid w:val="003A0A43"/>
    <w:rsid w:val="003A6538"/>
    <w:rsid w:val="003A6A96"/>
    <w:rsid w:val="003B32CC"/>
    <w:rsid w:val="003C1439"/>
    <w:rsid w:val="003D315D"/>
    <w:rsid w:val="003D5B00"/>
    <w:rsid w:val="003F5415"/>
    <w:rsid w:val="00404C52"/>
    <w:rsid w:val="004105A2"/>
    <w:rsid w:val="0041207E"/>
    <w:rsid w:val="00424E9A"/>
    <w:rsid w:val="00425E73"/>
    <w:rsid w:val="00430212"/>
    <w:rsid w:val="00431315"/>
    <w:rsid w:val="00434931"/>
    <w:rsid w:val="004372D7"/>
    <w:rsid w:val="00441103"/>
    <w:rsid w:val="004440EF"/>
    <w:rsid w:val="004667B4"/>
    <w:rsid w:val="00484980"/>
    <w:rsid w:val="004877D3"/>
    <w:rsid w:val="00496EB3"/>
    <w:rsid w:val="004A6459"/>
    <w:rsid w:val="004A7CCC"/>
    <w:rsid w:val="004C6205"/>
    <w:rsid w:val="004D158B"/>
    <w:rsid w:val="004F1729"/>
    <w:rsid w:val="00500DE5"/>
    <w:rsid w:val="00502213"/>
    <w:rsid w:val="0051642E"/>
    <w:rsid w:val="0052161A"/>
    <w:rsid w:val="00523633"/>
    <w:rsid w:val="00526287"/>
    <w:rsid w:val="0054291E"/>
    <w:rsid w:val="005435D5"/>
    <w:rsid w:val="005609DE"/>
    <w:rsid w:val="005615F5"/>
    <w:rsid w:val="00573AE7"/>
    <w:rsid w:val="00593111"/>
    <w:rsid w:val="0059373B"/>
    <w:rsid w:val="005940B2"/>
    <w:rsid w:val="00594762"/>
    <w:rsid w:val="0059610A"/>
    <w:rsid w:val="005A1D90"/>
    <w:rsid w:val="005B3C24"/>
    <w:rsid w:val="005C5CE5"/>
    <w:rsid w:val="005D12E5"/>
    <w:rsid w:val="005D3410"/>
    <w:rsid w:val="005D3F33"/>
    <w:rsid w:val="005E34B7"/>
    <w:rsid w:val="005F0B00"/>
    <w:rsid w:val="005F6DE6"/>
    <w:rsid w:val="00603C57"/>
    <w:rsid w:val="006056DF"/>
    <w:rsid w:val="00610140"/>
    <w:rsid w:val="0062388D"/>
    <w:rsid w:val="00634BF9"/>
    <w:rsid w:val="00661787"/>
    <w:rsid w:val="006644BA"/>
    <w:rsid w:val="006652BB"/>
    <w:rsid w:val="0066632B"/>
    <w:rsid w:val="00673710"/>
    <w:rsid w:val="00675D52"/>
    <w:rsid w:val="00682051"/>
    <w:rsid w:val="006905CE"/>
    <w:rsid w:val="006A33DF"/>
    <w:rsid w:val="006B4219"/>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7DA6"/>
    <w:rsid w:val="007B17EE"/>
    <w:rsid w:val="007E3FD5"/>
    <w:rsid w:val="007E6074"/>
    <w:rsid w:val="007F4731"/>
    <w:rsid w:val="007F569A"/>
    <w:rsid w:val="00801775"/>
    <w:rsid w:val="00817BF4"/>
    <w:rsid w:val="008200DB"/>
    <w:rsid w:val="008241CA"/>
    <w:rsid w:val="00827462"/>
    <w:rsid w:val="00847A75"/>
    <w:rsid w:val="00863088"/>
    <w:rsid w:val="00871508"/>
    <w:rsid w:val="0089229D"/>
    <w:rsid w:val="00895B0A"/>
    <w:rsid w:val="00895B81"/>
    <w:rsid w:val="008A2967"/>
    <w:rsid w:val="008A3973"/>
    <w:rsid w:val="008B14CC"/>
    <w:rsid w:val="008B24AB"/>
    <w:rsid w:val="008B387B"/>
    <w:rsid w:val="008B6764"/>
    <w:rsid w:val="008B69C1"/>
    <w:rsid w:val="008C0437"/>
    <w:rsid w:val="008C28E9"/>
    <w:rsid w:val="008D1FB6"/>
    <w:rsid w:val="008E0D36"/>
    <w:rsid w:val="008E1F38"/>
    <w:rsid w:val="008E20D0"/>
    <w:rsid w:val="009145C3"/>
    <w:rsid w:val="009206DC"/>
    <w:rsid w:val="00926D43"/>
    <w:rsid w:val="00940D26"/>
    <w:rsid w:val="009452CC"/>
    <w:rsid w:val="009467FA"/>
    <w:rsid w:val="00952D03"/>
    <w:rsid w:val="00954C1A"/>
    <w:rsid w:val="009562DC"/>
    <w:rsid w:val="00956F70"/>
    <w:rsid w:val="00975438"/>
    <w:rsid w:val="009766F6"/>
    <w:rsid w:val="009767BC"/>
    <w:rsid w:val="0097694F"/>
    <w:rsid w:val="00990318"/>
    <w:rsid w:val="0099100E"/>
    <w:rsid w:val="00994D18"/>
    <w:rsid w:val="009A1506"/>
    <w:rsid w:val="009C39A9"/>
    <w:rsid w:val="009E0BF9"/>
    <w:rsid w:val="009E3659"/>
    <w:rsid w:val="009E4D58"/>
    <w:rsid w:val="00A0179C"/>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167E1"/>
    <w:rsid w:val="00E17225"/>
    <w:rsid w:val="00E233A4"/>
    <w:rsid w:val="00E46DFE"/>
    <w:rsid w:val="00E56D04"/>
    <w:rsid w:val="00E63DD1"/>
    <w:rsid w:val="00E64291"/>
    <w:rsid w:val="00E67CB8"/>
    <w:rsid w:val="00E857CF"/>
    <w:rsid w:val="00E85C60"/>
    <w:rsid w:val="00E87D87"/>
    <w:rsid w:val="00E92178"/>
    <w:rsid w:val="00E93AE7"/>
    <w:rsid w:val="00ED4C83"/>
    <w:rsid w:val="00ED7E6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8</Pages>
  <Words>11162</Words>
  <Characters>6362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365</cp:revision>
  <dcterms:created xsi:type="dcterms:W3CDTF">2022-11-21T16:00:00Z</dcterms:created>
  <dcterms:modified xsi:type="dcterms:W3CDTF">2023-01-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